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0694" w:rsidRPr="00B10F01" w:rsidRDefault="00D40694" w:rsidP="00D40694">
      <w:pPr>
        <w:pStyle w:val="Heading1"/>
        <w:spacing w:line="480" w:lineRule="auto"/>
        <w:jc w:val="center"/>
        <w:rPr>
          <w:rFonts w:cs="Times New Roman"/>
          <w:szCs w:val="24"/>
          <w14:textOutline w14:w="0" w14:cap="flat" w14:cmpd="sng" w14:algn="ctr">
            <w14:noFill/>
            <w14:prstDash w14:val="solid"/>
            <w14:round/>
          </w14:textOutline>
        </w:rPr>
      </w:pPr>
      <w:bookmarkStart w:id="0" w:name="_Toc201814133"/>
      <w:r w:rsidRPr="00B10F01">
        <w:rPr>
          <w:rFonts w:cs="Times New Roman"/>
          <w:szCs w:val="24"/>
          <w14:textOutline w14:w="0" w14:cap="flat" w14:cmpd="sng" w14:algn="ctr">
            <w14:noFill/>
            <w14:prstDash w14:val="solid"/>
            <w14:round/>
          </w14:textOutline>
        </w:rPr>
        <w:t>CHAP</w:t>
      </w:r>
      <w:r w:rsidR="004A6E6B">
        <w:rPr>
          <w:rFonts w:cs="Times New Roman"/>
          <w:szCs w:val="24"/>
          <w14:textOutline w14:w="0" w14:cap="flat" w14:cmpd="sng" w14:algn="ctr">
            <w14:noFill/>
            <w14:prstDash w14:val="solid"/>
            <w14:round/>
          </w14:textOutline>
        </w:rPr>
        <w:t>s</w:t>
      </w:r>
      <w:bookmarkStart w:id="1" w:name="_GoBack"/>
      <w:bookmarkEnd w:id="1"/>
      <w:r w:rsidRPr="00B10F01">
        <w:rPr>
          <w:rFonts w:cs="Times New Roman"/>
          <w:szCs w:val="24"/>
          <w14:textOutline w14:w="0" w14:cap="flat" w14:cmpd="sng" w14:algn="ctr">
            <w14:noFill/>
            <w14:prstDash w14:val="solid"/>
            <w14:round/>
          </w14:textOutline>
        </w:rPr>
        <w:t>TER ONE</w:t>
      </w:r>
      <w:bookmarkEnd w:id="0"/>
    </w:p>
    <w:p w:rsidR="00D40694" w:rsidRPr="00B10F01" w:rsidRDefault="00D40694" w:rsidP="00D40694">
      <w:pPr>
        <w:pStyle w:val="Heading2"/>
        <w:spacing w:line="480" w:lineRule="auto"/>
        <w:ind w:left="0" w:firstLine="0"/>
        <w:rPr>
          <w:rFonts w:ascii="Times New Roman" w:hAnsi="Times New Roman" w:cs="Times New Roman"/>
          <w:color w:val="auto"/>
          <w:sz w:val="24"/>
          <w:szCs w:val="24"/>
        </w:rPr>
      </w:pPr>
      <w:bookmarkStart w:id="2" w:name="_Toc201814134"/>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2"/>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Ang et al., 202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microalga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Serano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s provide a viable means of power generation for applications like powering residential appliances, electrification of villages in rural areas, telecommunications, refrigeration, and water pump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Parida et al., 201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okesh 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a; LokeshReddy et al., 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by the solar panel varies with the incident sunlight. During the day, the energy from the solar panel increases to the peak level and decreases to zero from morning till evening. </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K &amp; Vijayaraj, 2020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charge controller is one of the most influential elements on the quality and lifespan of the photovoltaic solar system due to its function of protecting the battery from overcharging and deep discharging. This ensures the battery charges efficiently and does not get overcharged, undercharged, or damaged due to fluctuations in current or voltage. Modern charge controller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 both foreign and locally manufactured products.</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solar power systems, making them ideal for homes, businesses, and individual applications.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C-to-DC conversion of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3" w:name="_Toc201814135"/>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3"/>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project aims to design and construct a locally made charge controller for optimum efficiency in a stand-alone photovoltaic system.</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 w:name="_Toc201814136"/>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4"/>
    </w:p>
    <w:p w:rsidR="00D40694" w:rsidRPr="00B10F01" w:rsidRDefault="00D40694" w:rsidP="00D4069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local and foreign (MPPT and PWM) charge controllers.</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construct, and install a prototype stand-alone solar photovoltaic system.</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efficiency of each stage of the stand-alone solar photovoltaic system.</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overall efficiency of the stand-alone photovoltaic system.</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 w:name="_Toc201814137"/>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5"/>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sz w:val="24"/>
          <w:szCs w:val="24"/>
        </w:rPr>
        <w:t>(Singh et al., 202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6" w:name="_Toc201814138"/>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6"/>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made PWM charge controller.</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urchase of a foreign-made PWM and MPPT charge controller</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Installation of a prototype stand-alone solar PV system.</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ation of the efficiencies for charge controllers (local PWM, foreign PWM and foreign MPPT), solar panels.</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 w:name="_Toc201814139"/>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7"/>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tion in the overall size of the control circuit used for PV system control.</w:t>
      </w:r>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al for a cost-effective solar PV system installation.</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1814140"/>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8"/>
    </w:p>
    <w:p w:rsidR="00D40694" w:rsidRPr="00B10F01" w:rsidRDefault="00D40694" w:rsidP="00D4069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rsidR="003246C7" w:rsidRPr="00D40694" w:rsidRDefault="00D40694" w:rsidP="00D4069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This project aims to design, construct, and simulate a locally made PWM charge controller and compare its efficiency with foreign-made PWM and MPPT controllers in a stand-alone solar photovoltaic system.</w:t>
      </w:r>
    </w:p>
    <w:sectPr w:rsidR="003246C7" w:rsidRPr="00D406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694"/>
    <w:rsid w:val="000A0EC7"/>
    <w:rsid w:val="003246C7"/>
    <w:rsid w:val="004A6E6B"/>
    <w:rsid w:val="006B393A"/>
    <w:rsid w:val="00780AB3"/>
    <w:rsid w:val="00B87F84"/>
    <w:rsid w:val="00BD6D17"/>
    <w:rsid w:val="00D40694"/>
    <w:rsid w:val="00DE3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7BAC4E-420E-4D1D-B291-33ACEF38C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694"/>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40694"/>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0694"/>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40694"/>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40694"/>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40694"/>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4069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4069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069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4069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4069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4069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4069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4069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4069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406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069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40694"/>
    <w:pPr>
      <w:ind w:left="720"/>
      <w:contextualSpacing/>
    </w:pPr>
  </w:style>
  <w:style w:type="paragraph" w:styleId="NormalWeb">
    <w:name w:val="Normal (Web)"/>
    <w:basedOn w:val="Normal"/>
    <w:uiPriority w:val="99"/>
    <w:unhideWhenUsed/>
    <w:rsid w:val="00D4069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4060</Words>
  <Characters>23143</Characters>
  <Application>Microsoft Office Word</Application>
  <DocSecurity>0</DocSecurity>
  <Lines>192</Lines>
  <Paragraphs>54</Paragraphs>
  <ScaleCrop>false</ScaleCrop>
  <Company/>
  <LinksUpToDate>false</LinksUpToDate>
  <CharactersWithSpaces>27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2</cp:revision>
  <dcterms:created xsi:type="dcterms:W3CDTF">2025-06-27T04:36:00Z</dcterms:created>
  <dcterms:modified xsi:type="dcterms:W3CDTF">2025-06-27T05:08:00Z</dcterms:modified>
</cp:coreProperties>
</file>